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201A6" w:rsidRPr="00BF7CCC" w:rsidRDefault="007201A6" w:rsidP="007201A6">
      <w:pPr>
        <w:pStyle w:val="TableTitle"/>
        <w:keepNext w:val="0"/>
        <w:keepLines w:val="0"/>
        <w:widowControl w:val="0"/>
        <w:spacing w:line="480" w:lineRule="auto"/>
      </w:pPr>
      <w:r w:rsidRPr="00BF7CCC">
        <w:t>SUPPLEMENTARY INFORMATION</w:t>
      </w:r>
    </w:p>
    <w:p w:rsidR="007201A6" w:rsidRPr="00BF7CCC" w:rsidRDefault="007201A6" w:rsidP="007201A6">
      <w:pPr>
        <w:pStyle w:val="TableTitle"/>
        <w:keepNext w:val="0"/>
        <w:keepLines w:val="0"/>
        <w:widowControl w:val="0"/>
        <w:spacing w:line="480" w:lineRule="auto"/>
      </w:pPr>
      <w:r w:rsidRPr="00BF7CCC">
        <w:t xml:space="preserve">Supplementary Table 1. </w:t>
      </w:r>
      <w:r>
        <w:t>Upadacitinib</w:t>
      </w:r>
      <w:r w:rsidRPr="00BF7CCC">
        <w:t xml:space="preserve"> Kinome Selectivity</w:t>
      </w:r>
    </w:p>
    <w:p w:rsidR="007201A6" w:rsidRPr="00BF7CCC" w:rsidRDefault="007201A6" w:rsidP="007201A6">
      <w:pPr>
        <w:pStyle w:val="Paragraph"/>
        <w:widowControl w:val="0"/>
        <w:spacing w:line="480" w:lineRule="auto"/>
      </w:pPr>
      <w:r w:rsidRPr="00BF7CCC">
        <w:t>Of the kinases in the panel, 14 kinases have an IC</w:t>
      </w:r>
      <w:r w:rsidRPr="00BF7CCC">
        <w:rPr>
          <w:vertAlign w:val="subscript"/>
        </w:rPr>
        <w:t>50</w:t>
      </w:r>
      <w:r w:rsidRPr="00BF7CCC">
        <w:t xml:space="preserve"> below 10 </w:t>
      </w:r>
      <w:r w:rsidRPr="00BF7CCC">
        <w:sym w:font="Symbol" w:char="F06D"/>
      </w:r>
      <w:r w:rsidRPr="00BF7CCC">
        <w:t>M, but only 2 non-</w:t>
      </w:r>
      <w:r>
        <w:t>JAK</w:t>
      </w:r>
      <w:r w:rsidRPr="00BF7CCC">
        <w:t xml:space="preserve"> kinases have IC</w:t>
      </w:r>
      <w:r w:rsidRPr="00BF7CCC">
        <w:rPr>
          <w:vertAlign w:val="subscript"/>
        </w:rPr>
        <w:t xml:space="preserve">50 </w:t>
      </w:r>
      <w:r w:rsidRPr="00BF7CCC">
        <w:t xml:space="preserve">values below 1 </w:t>
      </w:r>
      <w:r w:rsidRPr="00BF7CCC">
        <w:sym w:font="Symbol" w:char="F06D"/>
      </w:r>
      <w:r w:rsidRPr="00BF7CCC">
        <w:t xml:space="preserve">M (Rock1 at 0.92 </w:t>
      </w:r>
      <w:r w:rsidRPr="00BF7CCC">
        <w:sym w:font="Symbol" w:char="F06D"/>
      </w:r>
      <w:r w:rsidRPr="00BF7CCC">
        <w:t xml:space="preserve">M and Rock2 at 0.43 </w:t>
      </w:r>
      <w:r w:rsidRPr="00BF7CCC">
        <w:sym w:font="Symbol" w:char="F06D"/>
      </w:r>
      <w:r w:rsidRPr="00BF7CCC">
        <w:t>M).</w:t>
      </w:r>
    </w:p>
    <w:p w:rsidR="007201A6" w:rsidRPr="00BF7CCC" w:rsidRDefault="007201A6" w:rsidP="007201A6">
      <w:pPr>
        <w:pStyle w:val="Paragraph"/>
        <w:widowControl w:val="0"/>
        <w:spacing w:line="480" w:lineRule="auto"/>
      </w:pPr>
      <w:r>
        <w:rPr>
          <w:bCs/>
        </w:rPr>
        <w:t>JAK</w:t>
      </w:r>
      <w:r w:rsidRPr="00BF7CCC">
        <w:rPr>
          <w:bCs/>
        </w:rPr>
        <w:t xml:space="preserve"> activity assays using isolated kinase domains in the presence of 0.1 mM ATP and trFRET kinome profiling were conducted as described previously </w:t>
      </w:r>
      <w:r w:rsidRPr="00BF7CCC">
        <w:rPr>
          <w:bCs/>
        </w:rPr>
        <w:fldChar w:fldCharType="begin">
          <w:fldData xml:space="preserve">PEVuZE5vdGU+PENpdGU+PEF1dGhvcj5WYW4gRXBwczwvQXV0aG9yPjxZZWFyPjIwMTM8L1llYXI+
PFJlY051bT4xNTwvUmVjTnVtPjxEaXNwbGF5VGV4dD4oMTcpPC9EaXNwbGF5VGV4dD48cmVjb3Jk
PjxyZWMtbnVtYmVyPjE1PC9yZWMtbnVtYmVyPjxmb3JlaWduLWtleXM+PGtleSBhcHA9IkVOIiBk
Yi1pZD0id2R4d2E5eHNzMDlkd3NlcHN3ejVweHRiMDBzdDIwZWZyZnh2IiB0aW1lc3RhbXA9IjE0
NTg2NDk0NTAiPjE1PC9rZXk+PC9mb3JlaWduLWtleXM+PHJlZi10eXBlIG5hbWU9IkpvdXJuYWwg
QXJ0aWNsZSI+MTc8L3JlZi10eXBlPjxjb250cmlidXRvcnM+PGF1dGhvcnM+PGF1dGhvcj5WYW4g
RXBwcywgUy48L2F1dGhvcj48YXV0aG9yPkZpYW1lbmdvLCBCLjwvYXV0aG9yPjxhdXRob3I+RWRt
dW5kcywgSi48L2F1dGhvcj48YXV0aG9yPkVyaWNzc29uLCBBLjwvYXV0aG9yPjxhdXRob3I+RnJh
bmssIEsuPC9hdXRob3I+PGF1dGhvcj5GcmllZG1hbiwgTS48L2F1dGhvcj48YXV0aG9yPkdlb3Jn
ZSwgRC48L2F1dGhvcj48YXV0aG9yPkdlb3JnZSwgSi48L2F1dGhvcj48YXV0aG9yPkdvZWRrZW4s
IEUuPC9hdXRob3I+PGF1dGhvcj5Lb3RlY2tpLCBCLjwvYXV0aG9yPjxhdXRob3I+TWFydGluZXos
IEcuPC9hdXRob3I+PGF1dGhvcj5NZXJ0YSwgUC48L2F1dGhvcj48YXV0aG9yPk1vcnl0a28sIE0u
PC9hdXRob3I+PGF1dGhvcj5TaGVraGFyLCBTLjwvYXV0aG9yPjxhdXRob3I+U2tpbm5lciwgQi48
L2F1dGhvcj48YXV0aG9yPlN0ZXdhcnQsIEsuPC9hdXRob3I+PGF1dGhvcj5Wb3NzLCBKLjwvYXV0
aG9yPjxhdXRob3I+V2FsbGFjZSwgRy48L2F1dGhvcj48YXV0aG9yPldhbmcsIEwuPC9hdXRob3I+
PGF1dGhvcj5XaXNoYXJ0LCBOLjwvYXV0aG9yPjwvYXV0aG9ycz48L2NvbnRyaWJ1dG9ycz48YXV0
aC1hZGRyZXNzPkFiYm90dCBCaW9yZXNlYXJjaCBDZW50ZXIsIDM4MSBQbGFudGF0aW9uIFN0LCBX
b3JjZXN0ZXIsIE1BIDAxNjA1LCBVU0EuIHN0YWN5LnZhbmVwcHNAYWJib3R0LmNvbTwvYXV0aC1h
ZGRyZXNzPjx0aXRsZXM+PHRpdGxlPkRlc2lnbiBhbmQgc3ludGhlc2lzIG9mIHRyaWN5Y2xpYyBj
b3JlcyBmb3Iga2luYXNlIGluaGliaXRpb248L3RpdGxlPjxzZWNvbmRhcnktdGl0bGU+Qmlvb3Jn
IE1lZCBDaGVtIExldHQ8L3NlY29uZGFyeS10aXRsZT48L3RpdGxlcz48cGVyaW9kaWNhbD48ZnVs
bC10aXRsZT5CaW9vcmcgTWVkIENoZW0gTGV0dDwvZnVsbC10aXRsZT48L3BlcmlvZGljYWw+PHBh
Z2VzPjY5My04PC9wYWdlcz48dm9sdW1lPjIzPC92b2x1bWU+PG51bWJlcj4zPC9udW1iZXI+PGVk
aXRpb24+MjAxMi8xMi8yNjwvZWRpdGlvbj48a2V5d29yZHM+PGtleXdvcmQ+Q2VsbHMsIEN1bHR1
cmVkPC9rZXl3b3JkPjxrZXl3b3JkPkN5Y2xpemF0aW9uPC9rZXl3b3JkPjxrZXl3b3JkPipEcnVn
IERlc2lnbjwva2V5d29yZD48a2V5d29yZD5Fbnp5bWUgQWN0aXZhdGlvbi9kcnVnIGVmZmVjdHM8
L2tleXdvcmQ+PGtleXdvcmQ+SW5oaWJpdG9yeSBDb25jZW50cmF0aW9uIDUwPC9rZXl3b3JkPjxr
ZXl3b3JkPk1vbGVjdWxhciBTdHJ1Y3R1cmU8L2tleXdvcmQ+PGtleXdvcmQ+KlByb3RlaW4gS2lu
YXNlIEluaGliaXRvcnMvY2hlbWljYWwgc3ludGhlc2lzL2NoZW1pc3RyeS9waGFybWFjb2xvZ3k8
L2tleXdvcmQ+PGtleXdvcmQ+UHlyYXppbmVzL2NoZW1pY2FsIHN5bnRoZXNpcy9jaGVtaXN0cnkv
cGhhcm1hY29sb2d5PC9rZXl3b3JkPjxrZXl3b3JkPlB5cmlkaW5lcy9jaGVtaWNhbCBzeW50aGVz
aXMvY2hlbWlzdHJ5L3BoYXJtYWNvbG9neTwva2V5d29yZD48a2V5d29yZD5QeXJyb2xlcy9jaGVt
aWNhbCBzeW50aGVzaXMvY2hlbWlzdHJ5L3BoYXJtYWNvbG9neTwva2V5d29yZD48L2tleXdvcmRz
PjxkYXRlcz48eWVhcj4yMDEzPC95ZWFyPjxwdWItZGF0ZXM+PGRhdGU+RmViIDE8L2RhdGU+PC9w
dWItZGF0ZXM+PC9kYXRlcz48aXNibj4xNDY0LTM0MDUgKEVsZWN0cm9uaWMpJiN4RDswOTYwLTg5
NFggKExpbmtpbmcpPC9pc2JuPjxhY2Nlc3Npb24tbnVtPjIzMjY1ODc1PC9hY2Nlc3Npb24tbnVt
Pjx1cmxzPjxyZWxhdGVkLXVybHM+PHVybD5odHRwOi8vd3d3Lm5jYmkubmxtLm5paC5nb3YvcHVi
bWVkLzIzMjY1ODc1PC91cmw+PC9yZWxhdGVkLXVybHM+PC91cmxzPjxlbGVjdHJvbmljLXJlc291
cmNlLW51bT4xMC4xMDE2L2ouYm1jbC4yMDEyLjExLjEwOCYjeEQ7UzA5NjAtODk0WCgxMikwMTU2
MC0wIFtwaWldPC9lbGVjdHJvbmljLXJlc291cmNlLW51bT48bGFuZ3VhZ2U+ZW5nPC9sYW5ndWFn
ZT48L3JlY29yZD48L0NpdGU+PC9FbmROb3RlPn==
</w:fldData>
        </w:fldChar>
      </w:r>
      <w:r>
        <w:rPr>
          <w:bCs/>
        </w:rPr>
        <w:instrText xml:space="preserve"> ADDIN EN.CITE </w:instrText>
      </w:r>
      <w:r>
        <w:rPr>
          <w:bCs/>
        </w:rPr>
        <w:fldChar w:fldCharType="begin">
          <w:fldData xml:space="preserve">PEVuZE5vdGU+PENpdGU+PEF1dGhvcj5WYW4gRXBwczwvQXV0aG9yPjxZZWFyPjIwMTM8L1llYXI+
PFJlY051bT4xNTwvUmVjTnVtPjxEaXNwbGF5VGV4dD4oMTcpPC9EaXNwbGF5VGV4dD48cmVjb3Jk
PjxyZWMtbnVtYmVyPjE1PC9yZWMtbnVtYmVyPjxmb3JlaWduLWtleXM+PGtleSBhcHA9IkVOIiBk
Yi1pZD0id2R4d2E5eHNzMDlkd3NlcHN3ejVweHRiMDBzdDIwZWZyZnh2IiB0aW1lc3RhbXA9IjE0
NTg2NDk0NTAiPjE1PC9rZXk+PC9mb3JlaWduLWtleXM+PHJlZi10eXBlIG5hbWU9IkpvdXJuYWwg
QXJ0aWNsZSI+MTc8L3JlZi10eXBlPjxjb250cmlidXRvcnM+PGF1dGhvcnM+PGF1dGhvcj5WYW4g
RXBwcywgUy48L2F1dGhvcj48YXV0aG9yPkZpYW1lbmdvLCBCLjwvYXV0aG9yPjxhdXRob3I+RWRt
dW5kcywgSi48L2F1dGhvcj48YXV0aG9yPkVyaWNzc29uLCBBLjwvYXV0aG9yPjxhdXRob3I+RnJh
bmssIEsuPC9hdXRob3I+PGF1dGhvcj5GcmllZG1hbiwgTS48L2F1dGhvcj48YXV0aG9yPkdlb3Jn
ZSwgRC48L2F1dGhvcj48YXV0aG9yPkdlb3JnZSwgSi48L2F1dGhvcj48YXV0aG9yPkdvZWRrZW4s
IEUuPC9hdXRob3I+PGF1dGhvcj5Lb3RlY2tpLCBCLjwvYXV0aG9yPjxhdXRob3I+TWFydGluZXos
IEcuPC9hdXRob3I+PGF1dGhvcj5NZXJ0YSwgUC48L2F1dGhvcj48YXV0aG9yPk1vcnl0a28sIE0u
PC9hdXRob3I+PGF1dGhvcj5TaGVraGFyLCBTLjwvYXV0aG9yPjxhdXRob3I+U2tpbm5lciwgQi48
L2F1dGhvcj48YXV0aG9yPlN0ZXdhcnQsIEsuPC9hdXRob3I+PGF1dGhvcj5Wb3NzLCBKLjwvYXV0
aG9yPjxhdXRob3I+V2FsbGFjZSwgRy48L2F1dGhvcj48YXV0aG9yPldhbmcsIEwuPC9hdXRob3I+
PGF1dGhvcj5XaXNoYXJ0LCBOLjwvYXV0aG9yPjwvYXV0aG9ycz48L2NvbnRyaWJ1dG9ycz48YXV0
aC1hZGRyZXNzPkFiYm90dCBCaW9yZXNlYXJjaCBDZW50ZXIsIDM4MSBQbGFudGF0aW9uIFN0LCBX
b3JjZXN0ZXIsIE1BIDAxNjA1LCBVU0EuIHN0YWN5LnZhbmVwcHNAYWJib3R0LmNvbTwvYXV0aC1h
ZGRyZXNzPjx0aXRsZXM+PHRpdGxlPkRlc2lnbiBhbmQgc3ludGhlc2lzIG9mIHRyaWN5Y2xpYyBj
b3JlcyBmb3Iga2luYXNlIGluaGliaXRpb248L3RpdGxlPjxzZWNvbmRhcnktdGl0bGU+Qmlvb3Jn
IE1lZCBDaGVtIExldHQ8L3NlY29uZGFyeS10aXRsZT48L3RpdGxlcz48cGVyaW9kaWNhbD48ZnVs
bC10aXRsZT5CaW9vcmcgTWVkIENoZW0gTGV0dDwvZnVsbC10aXRsZT48L3BlcmlvZGljYWw+PHBh
Z2VzPjY5My04PC9wYWdlcz48dm9sdW1lPjIzPC92b2x1bWU+PG51bWJlcj4zPC9udW1iZXI+PGVk
aXRpb24+MjAxMi8xMi8yNjwvZWRpdGlvbj48a2V5d29yZHM+PGtleXdvcmQ+Q2VsbHMsIEN1bHR1
cmVkPC9rZXl3b3JkPjxrZXl3b3JkPkN5Y2xpemF0aW9uPC9rZXl3b3JkPjxrZXl3b3JkPipEcnVn
IERlc2lnbjwva2V5d29yZD48a2V5d29yZD5Fbnp5bWUgQWN0aXZhdGlvbi9kcnVnIGVmZmVjdHM8
L2tleXdvcmQ+PGtleXdvcmQ+SW5oaWJpdG9yeSBDb25jZW50cmF0aW9uIDUwPC9rZXl3b3JkPjxr
ZXl3b3JkPk1vbGVjdWxhciBTdHJ1Y3R1cmU8L2tleXdvcmQ+PGtleXdvcmQ+KlByb3RlaW4gS2lu
YXNlIEluaGliaXRvcnMvY2hlbWljYWwgc3ludGhlc2lzL2NoZW1pc3RyeS9waGFybWFjb2xvZ3k8
L2tleXdvcmQ+PGtleXdvcmQ+UHlyYXppbmVzL2NoZW1pY2FsIHN5bnRoZXNpcy9jaGVtaXN0cnkv
cGhhcm1hY29sb2d5PC9rZXl3b3JkPjxrZXl3b3JkPlB5cmlkaW5lcy9jaGVtaWNhbCBzeW50aGVz
aXMvY2hlbWlzdHJ5L3BoYXJtYWNvbG9neTwva2V5d29yZD48a2V5d29yZD5QeXJyb2xlcy9jaGVt
aWNhbCBzeW50aGVzaXMvY2hlbWlzdHJ5L3BoYXJtYWNvbG9neTwva2V5d29yZD48L2tleXdvcmRz
PjxkYXRlcz48eWVhcj4yMDEzPC95ZWFyPjxwdWItZGF0ZXM+PGRhdGU+RmViIDE8L2RhdGU+PC9w
dWItZGF0ZXM+PC9kYXRlcz48aXNibj4xNDY0LTM0MDUgKEVsZWN0cm9uaWMpJiN4RDswOTYwLTg5
NFggKExpbmtpbmcpPC9pc2JuPjxhY2Nlc3Npb24tbnVtPjIzMjY1ODc1PC9hY2Nlc3Npb24tbnVt
Pjx1cmxzPjxyZWxhdGVkLXVybHM+PHVybD5odHRwOi8vd3d3Lm5jYmkubmxtLm5paC5nb3YvcHVi
bWVkLzIzMjY1ODc1PC91cmw+PC9yZWxhdGVkLXVybHM+PC91cmxzPjxlbGVjdHJvbmljLXJlc291
cmNlLW51bT4xMC4xMDE2L2ouYm1jbC4yMDEyLjExLjEwOCYjeEQ7UzA5NjAtODk0WCgxMikwMTU2
MC0wIFtwaWldPC9lbGVjdHJvbmljLXJlc291cmNlLW51bT48bGFuZ3VhZ2U+ZW5nPC9sYW5ndWFn
ZT48L3JlY29yZD48L0NpdGU+PC9FbmROb3RlPn==
</w:fldData>
        </w:fldChar>
      </w:r>
      <w:r>
        <w:rPr>
          <w:bCs/>
        </w:rPr>
        <w:instrText xml:space="preserve"> ADDIN EN.CITE.DATA </w:instrText>
      </w:r>
      <w:r>
        <w:rPr>
          <w:bCs/>
        </w:rPr>
      </w:r>
      <w:r>
        <w:rPr>
          <w:bCs/>
        </w:rPr>
        <w:fldChar w:fldCharType="end"/>
      </w:r>
      <w:r w:rsidRPr="00BF7CCC">
        <w:rPr>
          <w:bCs/>
        </w:rPr>
      </w:r>
      <w:r w:rsidRPr="00BF7CCC">
        <w:rPr>
          <w:bCs/>
        </w:rPr>
        <w:fldChar w:fldCharType="separate"/>
      </w:r>
      <w:r w:rsidRPr="00BF7CCC">
        <w:rPr>
          <w:bCs/>
          <w:noProof/>
        </w:rPr>
        <w:t>(</w:t>
      </w:r>
      <w:hyperlink w:anchor="_ENREF_17" w:tooltip="Van Epps, 2013 #15" w:history="1">
        <w:r w:rsidRPr="00BF7CCC">
          <w:rPr>
            <w:bCs/>
            <w:noProof/>
          </w:rPr>
          <w:t>17</w:t>
        </w:r>
      </w:hyperlink>
      <w:r w:rsidRPr="00BF7CCC">
        <w:rPr>
          <w:bCs/>
          <w:noProof/>
        </w:rPr>
        <w:t>)</w:t>
      </w:r>
      <w:r w:rsidRPr="00BF7CCC">
        <w:rPr>
          <w:bCs/>
        </w:rPr>
        <w:fldChar w:fldCharType="end"/>
      </w:r>
      <w:r w:rsidRPr="00BF7CCC">
        <w:rPr>
          <w:bCs/>
        </w:rPr>
        <w:t>.</w:t>
      </w:r>
    </w:p>
    <w:tbl>
      <w:tblPr>
        <w:tblW w:w="8640" w:type="dxa"/>
        <w:tblInd w:w="93" w:type="dxa"/>
        <w:tblLayout w:type="fixed"/>
        <w:tblLook w:val="0000" w:firstRow="0" w:lastRow="0" w:firstColumn="0" w:lastColumn="0" w:noHBand="0" w:noVBand="0"/>
      </w:tblPr>
      <w:tblGrid>
        <w:gridCol w:w="2444"/>
        <w:gridCol w:w="2221"/>
        <w:gridCol w:w="1546"/>
        <w:gridCol w:w="2429"/>
      </w:tblGrid>
      <w:tr w:rsidR="007201A6" w:rsidRPr="00BF7CCC" w:rsidTr="00977D1F">
        <w:tc>
          <w:tcPr>
            <w:tcW w:w="24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b/>
                <w:sz w:val="24"/>
                <w:szCs w:val="24"/>
              </w:rPr>
            </w:pPr>
            <w:bookmarkStart w:id="0" w:name="_MSM8"/>
            <w:r w:rsidRPr="00BF7CCC">
              <w:rPr>
                <w:b/>
                <w:sz w:val="24"/>
                <w:szCs w:val="24"/>
              </w:rPr>
              <w:t>Kinase</w:t>
            </w:r>
          </w:p>
        </w:tc>
        <w:tc>
          <w:tcPr>
            <w:tcW w:w="22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b/>
                <w:sz w:val="24"/>
                <w:szCs w:val="24"/>
              </w:rPr>
            </w:pPr>
            <w:bookmarkStart w:id="1" w:name="_GoBack"/>
            <w:bookmarkEnd w:id="1"/>
            <w:r w:rsidRPr="00BF7CCC">
              <w:rPr>
                <w:b/>
                <w:sz w:val="24"/>
                <w:szCs w:val="24"/>
              </w:rPr>
              <w:t>Assay</w:t>
            </w:r>
          </w:p>
        </w:tc>
        <w:tc>
          <w:tcPr>
            <w:tcW w:w="15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b/>
                <w:sz w:val="24"/>
                <w:szCs w:val="24"/>
              </w:rPr>
            </w:pPr>
            <w:r w:rsidRPr="00BF7CCC">
              <w:rPr>
                <w:b/>
                <w:sz w:val="24"/>
                <w:szCs w:val="24"/>
              </w:rPr>
              <w:t>[ATP] (mM)</w:t>
            </w:r>
          </w:p>
        </w:tc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b/>
                <w:sz w:val="24"/>
                <w:szCs w:val="24"/>
              </w:rPr>
            </w:pPr>
            <w:r w:rsidRPr="00BF7CCC">
              <w:rPr>
                <w:b/>
                <w:sz w:val="24"/>
                <w:szCs w:val="24"/>
              </w:rPr>
              <w:t>Average IC</w:t>
            </w:r>
            <w:r w:rsidRPr="00BF7CCC">
              <w:rPr>
                <w:b/>
                <w:sz w:val="24"/>
                <w:szCs w:val="24"/>
                <w:vertAlign w:val="subscript"/>
              </w:rPr>
              <w:t>50</w:t>
            </w:r>
            <w:r w:rsidRPr="00BF7CCC">
              <w:rPr>
                <w:b/>
                <w:sz w:val="24"/>
                <w:szCs w:val="24"/>
              </w:rPr>
              <w:t xml:space="preserve"> (μM)</w:t>
            </w:r>
          </w:p>
        </w:tc>
      </w:tr>
      <w:tr w:rsidR="007201A6" w:rsidRPr="00BF7CCC" w:rsidTr="00977D1F">
        <w:tc>
          <w:tcPr>
            <w:tcW w:w="2444" w:type="dxa"/>
            <w:tcBorders>
              <w:top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JAK1</w:t>
            </w:r>
          </w:p>
        </w:tc>
        <w:tc>
          <w:tcPr>
            <w:tcW w:w="2221" w:type="dxa"/>
            <w:tcBorders>
              <w:top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HTRF activity</w:t>
            </w:r>
          </w:p>
        </w:tc>
        <w:tc>
          <w:tcPr>
            <w:tcW w:w="1546" w:type="dxa"/>
            <w:tcBorders>
              <w:top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1, 0.001</w:t>
            </w:r>
          </w:p>
        </w:tc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043, &lt;0.0032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JA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HTRF activity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1, 0.001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12, &lt;0.0032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JA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008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JAK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HTRF activity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1, 0.001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2.1, 0.054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JAK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068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YK</w:t>
            </w:r>
            <w:r w:rsidRPr="00BF7CCC">
              <w:rPr>
                <w:sz w:val="24"/>
                <w:szCs w:val="24"/>
              </w:rPr>
              <w:t>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HTRF activity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1, 0.001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055, 4.7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BL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CVR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kt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L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5.5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MP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4.5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urora 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5.5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Aurora 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4.5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lastRenderedPageBreak/>
              <w:t>BRAF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BT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AMK1D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2.3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AMK2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AMK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DK1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D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DK7/Cyclin H/Mat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  <w:noWrap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DK8/Cyclin C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DK9/Cyclin 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L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k1alpha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MET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CSF1R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DDR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DYRK1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DYRK1B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  <w:noWrap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EGFR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  <w:noWrap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Er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  <w:noWrap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FA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  <w:noWrap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FGFR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4.8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lastRenderedPageBreak/>
              <w:t>Flt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Fyn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GRK5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7.9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Gsk3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Gsk3b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IGF1R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IKKE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InsR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JNK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JN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KDR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.5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LC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LT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2.7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AP2K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AP3K10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AP4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AP4K4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EK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E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MST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Ne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lastRenderedPageBreak/>
              <w:t>PAK4KD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DGFRA V561D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DGFRB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im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im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K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KCthet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5.1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KCzet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KG1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lk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rkcn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="20" w:after="20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p38 alph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RET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2.4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Rock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92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Roc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0.42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Rs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9.6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SGK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Src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STK16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9.7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STK3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lastRenderedPageBreak/>
              <w:t>Sy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AO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BK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NK2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5.1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kA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kB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kC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TK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YRO3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Wee1</w:t>
            </w:r>
          </w:p>
        </w:tc>
        <w:tc>
          <w:tcPr>
            <w:tcW w:w="2221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  <w:tr w:rsidR="007201A6" w:rsidRPr="00BF7CCC" w:rsidTr="00977D1F">
        <w:tc>
          <w:tcPr>
            <w:tcW w:w="2444" w:type="dxa"/>
            <w:tcBorders>
              <w:bottom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Zipk</w:t>
            </w:r>
          </w:p>
        </w:tc>
        <w:tc>
          <w:tcPr>
            <w:tcW w:w="2221" w:type="dxa"/>
            <w:tcBorders>
              <w:bottom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trFRET binding</w:t>
            </w:r>
          </w:p>
        </w:tc>
        <w:tc>
          <w:tcPr>
            <w:tcW w:w="1546" w:type="dxa"/>
            <w:tcBorders>
              <w:bottom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-</w:t>
            </w:r>
          </w:p>
        </w:tc>
        <w:tc>
          <w:tcPr>
            <w:tcW w:w="2429" w:type="dxa"/>
            <w:tcBorders>
              <w:bottom w:val="single" w:sz="4" w:space="0" w:color="auto"/>
            </w:tcBorders>
            <w:shd w:val="clear" w:color="auto" w:fill="auto"/>
          </w:tcPr>
          <w:p w:rsidR="007201A6" w:rsidRPr="00BF7CCC" w:rsidRDefault="007201A6" w:rsidP="007201A6">
            <w:pPr>
              <w:pStyle w:val="TableLeft"/>
              <w:keepNext w:val="0"/>
              <w:keepLines w:val="0"/>
              <w:widowControl w:val="0"/>
              <w:spacing w:beforeLines="20" w:before="48" w:afterLines="20" w:after="48" w:line="480" w:lineRule="auto"/>
              <w:jc w:val="center"/>
              <w:rPr>
                <w:sz w:val="24"/>
                <w:szCs w:val="24"/>
              </w:rPr>
            </w:pPr>
            <w:r w:rsidRPr="00BF7CCC">
              <w:rPr>
                <w:sz w:val="24"/>
                <w:szCs w:val="24"/>
              </w:rPr>
              <w:t>&gt;10</w:t>
            </w:r>
          </w:p>
        </w:tc>
      </w:tr>
    </w:tbl>
    <w:p w:rsidR="007201A6" w:rsidRPr="00BF7CCC" w:rsidRDefault="007201A6" w:rsidP="007201A6">
      <w:pPr>
        <w:widowControl w:val="0"/>
        <w:spacing w:line="480" w:lineRule="auto"/>
        <w:rPr>
          <w:rFonts w:ascii="Times New Roman" w:hAnsi="Times New Roman" w:cs="Times New Roman"/>
        </w:rPr>
      </w:pPr>
      <w:r w:rsidRPr="00BF7CCC">
        <w:rPr>
          <w:rFonts w:ascii="Times New Roman" w:hAnsi="Times New Roman" w:cs="Times New Roman"/>
        </w:rPr>
        <w:t>ATP, adenosine triphosphate; HTRF, homogenous trFRET; IC</w:t>
      </w:r>
      <w:r w:rsidRPr="00BF7CCC">
        <w:rPr>
          <w:rFonts w:ascii="Times New Roman" w:hAnsi="Times New Roman" w:cs="Times New Roman"/>
          <w:vertAlign w:val="subscript"/>
        </w:rPr>
        <w:t>50</w:t>
      </w:r>
      <w:r w:rsidRPr="00BF7CCC">
        <w:rPr>
          <w:rFonts w:ascii="Times New Roman" w:hAnsi="Times New Roman" w:cs="Times New Roman"/>
        </w:rPr>
        <w:t xml:space="preserve">, concentration producing 50% inhibition; </w:t>
      </w:r>
      <w:r>
        <w:rPr>
          <w:rFonts w:ascii="Times New Roman" w:hAnsi="Times New Roman" w:cs="Times New Roman"/>
        </w:rPr>
        <w:t>JAK</w:t>
      </w:r>
      <w:r w:rsidRPr="00BF7CCC">
        <w:rPr>
          <w:rFonts w:ascii="Times New Roman" w:hAnsi="Times New Roman" w:cs="Times New Roman"/>
        </w:rPr>
        <w:t>, Janus kinase; trFRET, time-resolved fluorescence energy transfer.</w:t>
      </w:r>
    </w:p>
    <w:bookmarkEnd w:id="0"/>
    <w:p w:rsidR="007201A6" w:rsidRPr="00BF7CCC" w:rsidRDefault="007201A6" w:rsidP="007201A6">
      <w:pPr>
        <w:pStyle w:val="CaptionContinued"/>
        <w:keepNext w:val="0"/>
        <w:keepLines w:val="0"/>
        <w:widowControl w:val="0"/>
      </w:pPr>
    </w:p>
    <w:p w:rsidR="002F2DE2" w:rsidRDefault="002F2DE2" w:rsidP="007201A6">
      <w:pPr>
        <w:widowControl w:val="0"/>
      </w:pPr>
    </w:p>
    <w:sectPr w:rsidR="002F2DE2" w:rsidSect="00203131">
      <w:footerReference w:type="even" r:id="rId5"/>
      <w:footerReference w:type="default" r:id="rId6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674E" w:rsidRDefault="007201A6" w:rsidP="00FB167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6</w:t>
    </w:r>
    <w:r>
      <w:rPr>
        <w:rStyle w:val="PageNumber"/>
      </w:rPr>
      <w:fldChar w:fldCharType="end"/>
    </w:r>
  </w:p>
  <w:p w:rsidR="00F0674E" w:rsidRDefault="007201A6" w:rsidP="00D50C4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674E" w:rsidRPr="00054370" w:rsidRDefault="007201A6" w:rsidP="00FB1673">
    <w:pPr>
      <w:pStyle w:val="Footer"/>
      <w:framePr w:wrap="around" w:vAnchor="text" w:hAnchor="margin" w:xAlign="right" w:y="1"/>
      <w:rPr>
        <w:rStyle w:val="PageNumber"/>
        <w:rFonts w:ascii="Times New Roman" w:hAnsi="Times New Roman" w:cs="Times New Roman"/>
        <w:sz w:val="20"/>
        <w:szCs w:val="20"/>
      </w:rPr>
    </w:pPr>
    <w:r w:rsidRPr="00054370">
      <w:rPr>
        <w:rStyle w:val="PageNumber"/>
        <w:rFonts w:ascii="Times New Roman" w:hAnsi="Times New Roman" w:cs="Times New Roman"/>
      </w:rPr>
      <w:fldChar w:fldCharType="begin"/>
    </w:r>
    <w:r w:rsidRPr="00054370">
      <w:rPr>
        <w:rStyle w:val="PageNumber"/>
        <w:rFonts w:ascii="Times New Roman" w:hAnsi="Times New Roman" w:cs="Times New Roman"/>
      </w:rPr>
      <w:instrText xml:space="preserve">PAGE  </w:instrText>
    </w:r>
    <w:r w:rsidRPr="00054370">
      <w:rPr>
        <w:rStyle w:val="PageNumber"/>
        <w:rFonts w:ascii="Times New Roman" w:hAnsi="Times New Roman" w:cs="Times New Roman"/>
      </w:rPr>
      <w:fldChar w:fldCharType="separate"/>
    </w:r>
    <w:r>
      <w:rPr>
        <w:rStyle w:val="PageNumber"/>
        <w:rFonts w:ascii="Times New Roman" w:hAnsi="Times New Roman" w:cs="Times New Roman"/>
        <w:noProof/>
      </w:rPr>
      <w:t>4</w:t>
    </w:r>
    <w:r w:rsidRPr="00054370">
      <w:rPr>
        <w:rStyle w:val="PageNumber"/>
        <w:rFonts w:ascii="Times New Roman" w:hAnsi="Times New Roman" w:cs="Times New Roman"/>
      </w:rPr>
      <w:fldChar w:fldCharType="end"/>
    </w:r>
  </w:p>
  <w:p w:rsidR="00F0674E" w:rsidRPr="00054370" w:rsidRDefault="007201A6" w:rsidP="00D50C4E">
    <w:pPr>
      <w:pStyle w:val="Footer"/>
      <w:ind w:right="360"/>
      <w:rPr>
        <w:rFonts w:ascii="Times New Roman" w:hAnsi="Times New Roman" w:cs="Times New Roman"/>
      </w:rPr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201A6"/>
    <w:rsid w:val="002F2DE2"/>
    <w:rsid w:val="007201A6"/>
    <w:rsid w:val="007B4F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aragraphChar">
    <w:name w:val="Paragraph Char"/>
    <w:link w:val="Paragraph"/>
    <w:rsid w:val="007201A6"/>
    <w:rPr>
      <w:rFonts w:eastAsia="MS Mincho"/>
      <w:sz w:val="24"/>
      <w:szCs w:val="24"/>
      <w:lang w:eastAsia="ja-JP"/>
    </w:rPr>
  </w:style>
  <w:style w:type="paragraph" w:customStyle="1" w:styleId="Paragraph">
    <w:name w:val="Paragraph"/>
    <w:link w:val="ParagraphChar"/>
    <w:rsid w:val="007201A6"/>
    <w:pPr>
      <w:spacing w:after="240" w:line="360" w:lineRule="exact"/>
    </w:pPr>
    <w:rPr>
      <w:rFonts w:eastAsia="MS Mincho"/>
      <w:sz w:val="24"/>
      <w:szCs w:val="24"/>
      <w:lang w:eastAsia="ja-JP"/>
    </w:rPr>
  </w:style>
  <w:style w:type="paragraph" w:styleId="Footer">
    <w:name w:val="footer"/>
    <w:basedOn w:val="Normal"/>
    <w:link w:val="FooterChar"/>
    <w:rsid w:val="007201A6"/>
    <w:pPr>
      <w:tabs>
        <w:tab w:val="center" w:pos="4320"/>
        <w:tab w:val="right" w:pos="8640"/>
      </w:tabs>
      <w:spacing w:after="0" w:line="240" w:lineRule="auto"/>
    </w:pPr>
    <w:rPr>
      <w:rFonts w:ascii="Arial" w:eastAsia="MS Mincho" w:hAnsi="Arial" w:cs="Arial"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rsid w:val="007201A6"/>
    <w:rPr>
      <w:rFonts w:ascii="Arial" w:eastAsia="MS Mincho" w:hAnsi="Arial" w:cs="Arial"/>
      <w:sz w:val="24"/>
      <w:szCs w:val="24"/>
      <w:lang w:eastAsia="ja-JP"/>
    </w:rPr>
  </w:style>
  <w:style w:type="character" w:styleId="PageNumber">
    <w:name w:val="page number"/>
    <w:basedOn w:val="DefaultParagraphFont"/>
    <w:rsid w:val="007201A6"/>
  </w:style>
  <w:style w:type="paragraph" w:customStyle="1" w:styleId="CaptionContinued">
    <w:name w:val="Caption Continued"/>
    <w:next w:val="Paragraph"/>
    <w:rsid w:val="007201A6"/>
    <w:pPr>
      <w:keepNext/>
      <w:keepLines/>
      <w:tabs>
        <w:tab w:val="left" w:pos="1728"/>
      </w:tabs>
      <w:spacing w:after="240" w:line="280" w:lineRule="exact"/>
      <w:ind w:left="1728" w:hanging="1728"/>
    </w:pPr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paragraph" w:customStyle="1" w:styleId="TableTitle">
    <w:name w:val="Table Title"/>
    <w:next w:val="TableLeft"/>
    <w:rsid w:val="007201A6"/>
    <w:pPr>
      <w:keepNext/>
      <w:keepLines/>
      <w:tabs>
        <w:tab w:val="left" w:pos="1728"/>
      </w:tabs>
      <w:spacing w:after="240" w:line="280" w:lineRule="exact"/>
      <w:ind w:left="1728" w:hanging="1728"/>
    </w:pPr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paragraph" w:customStyle="1" w:styleId="TableLeft">
    <w:name w:val="Table Left"/>
    <w:rsid w:val="007201A6"/>
    <w:pPr>
      <w:keepNext/>
      <w:keepLines/>
      <w:tabs>
        <w:tab w:val="left" w:pos="360"/>
      </w:tabs>
      <w:spacing w:before="40" w:after="40" w:line="240" w:lineRule="exact"/>
    </w:pPr>
    <w:rPr>
      <w:rFonts w:ascii="Times New Roman" w:eastAsia="MS Mincho" w:hAnsi="Times New Roman" w:cs="Times New Roman"/>
      <w:sz w:val="20"/>
      <w:szCs w:val="20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aragraphChar">
    <w:name w:val="Paragraph Char"/>
    <w:link w:val="Paragraph"/>
    <w:rsid w:val="007201A6"/>
    <w:rPr>
      <w:rFonts w:eastAsia="MS Mincho"/>
      <w:sz w:val="24"/>
      <w:szCs w:val="24"/>
      <w:lang w:eastAsia="ja-JP"/>
    </w:rPr>
  </w:style>
  <w:style w:type="paragraph" w:customStyle="1" w:styleId="Paragraph">
    <w:name w:val="Paragraph"/>
    <w:link w:val="ParagraphChar"/>
    <w:rsid w:val="007201A6"/>
    <w:pPr>
      <w:spacing w:after="240" w:line="360" w:lineRule="exact"/>
    </w:pPr>
    <w:rPr>
      <w:rFonts w:eastAsia="MS Mincho"/>
      <w:sz w:val="24"/>
      <w:szCs w:val="24"/>
      <w:lang w:eastAsia="ja-JP"/>
    </w:rPr>
  </w:style>
  <w:style w:type="paragraph" w:styleId="Footer">
    <w:name w:val="footer"/>
    <w:basedOn w:val="Normal"/>
    <w:link w:val="FooterChar"/>
    <w:rsid w:val="007201A6"/>
    <w:pPr>
      <w:tabs>
        <w:tab w:val="center" w:pos="4320"/>
        <w:tab w:val="right" w:pos="8640"/>
      </w:tabs>
      <w:spacing w:after="0" w:line="240" w:lineRule="auto"/>
    </w:pPr>
    <w:rPr>
      <w:rFonts w:ascii="Arial" w:eastAsia="MS Mincho" w:hAnsi="Arial" w:cs="Arial"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rsid w:val="007201A6"/>
    <w:rPr>
      <w:rFonts w:ascii="Arial" w:eastAsia="MS Mincho" w:hAnsi="Arial" w:cs="Arial"/>
      <w:sz w:val="24"/>
      <w:szCs w:val="24"/>
      <w:lang w:eastAsia="ja-JP"/>
    </w:rPr>
  </w:style>
  <w:style w:type="character" w:styleId="PageNumber">
    <w:name w:val="page number"/>
    <w:basedOn w:val="DefaultParagraphFont"/>
    <w:rsid w:val="007201A6"/>
  </w:style>
  <w:style w:type="paragraph" w:customStyle="1" w:styleId="CaptionContinued">
    <w:name w:val="Caption Continued"/>
    <w:next w:val="Paragraph"/>
    <w:rsid w:val="007201A6"/>
    <w:pPr>
      <w:keepNext/>
      <w:keepLines/>
      <w:tabs>
        <w:tab w:val="left" w:pos="1728"/>
      </w:tabs>
      <w:spacing w:after="240" w:line="280" w:lineRule="exact"/>
      <w:ind w:left="1728" w:hanging="1728"/>
    </w:pPr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paragraph" w:customStyle="1" w:styleId="TableTitle">
    <w:name w:val="Table Title"/>
    <w:next w:val="TableLeft"/>
    <w:rsid w:val="007201A6"/>
    <w:pPr>
      <w:keepNext/>
      <w:keepLines/>
      <w:tabs>
        <w:tab w:val="left" w:pos="1728"/>
      </w:tabs>
      <w:spacing w:after="240" w:line="280" w:lineRule="exact"/>
      <w:ind w:left="1728" w:hanging="1728"/>
    </w:pPr>
    <w:rPr>
      <w:rFonts w:ascii="Times New Roman" w:eastAsia="MS Mincho" w:hAnsi="Times New Roman" w:cs="Times New Roman"/>
      <w:b/>
      <w:bCs/>
      <w:sz w:val="24"/>
      <w:szCs w:val="24"/>
      <w:lang w:eastAsia="ja-JP"/>
    </w:rPr>
  </w:style>
  <w:style w:type="paragraph" w:customStyle="1" w:styleId="TableLeft">
    <w:name w:val="Table Left"/>
    <w:rsid w:val="007201A6"/>
    <w:pPr>
      <w:keepNext/>
      <w:keepLines/>
      <w:tabs>
        <w:tab w:val="left" w:pos="360"/>
      </w:tabs>
      <w:spacing w:before="40" w:after="40" w:line="240" w:lineRule="exact"/>
    </w:pPr>
    <w:rPr>
      <w:rFonts w:ascii="Times New Roman" w:eastAsia="MS Mincho" w:hAnsi="Times New Roman" w:cs="Times New Roman"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477</Words>
  <Characters>272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CVILLEGAS</dc:creator>
  <cp:lastModifiedBy>JCVILLEGAS</cp:lastModifiedBy>
  <cp:revision>1</cp:revision>
  <dcterms:created xsi:type="dcterms:W3CDTF">2018-07-10T22:25:00Z</dcterms:created>
  <dcterms:modified xsi:type="dcterms:W3CDTF">2018-07-10T22:25:00Z</dcterms:modified>
</cp:coreProperties>
</file>